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6381BB75" w14:textId="77777777" w:rsidR="00CA0D04" w:rsidRPr="00AF1F5B" w:rsidRDefault="00CA0D04" w:rsidP="00CA0D04">
      <w:pPr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AF1F5B">
        <w:rPr>
          <w:rFonts w:ascii="Times New Roman" w:hAnsi="Times New Roman" w:cs="Times New Roman"/>
          <w:b/>
          <w:bCs/>
          <w:sz w:val="24"/>
          <w:szCs w:val="24"/>
          <w:lang w:val="en-US"/>
        </w:rPr>
        <w:t>DAFTAR PUSTAKA</w:t>
      </w:r>
    </w:p>
    <w:p w14:paraId="0301582A" w14:textId="77777777" w:rsidR="00CA0D04" w:rsidRPr="00394F52" w:rsidRDefault="00CA0D04" w:rsidP="00CA0D04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65A002DF" w14:textId="77777777" w:rsidR="00CA0D04" w:rsidRPr="00394F52" w:rsidRDefault="00CA0D04" w:rsidP="00CA0D0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94F52"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Pr="00394F52">
        <w:rPr>
          <w:rFonts w:ascii="Times New Roman" w:hAnsi="Times New Roman" w:cs="Times New Roman"/>
          <w:sz w:val="24"/>
          <w:szCs w:val="24"/>
          <w:lang w:val="en-US"/>
        </w:rPr>
        <w:instrText xml:space="preserve">ADDIN Mendeley Bibliography CSL_BIBLIOGRAPHY </w:instrText>
      </w:r>
      <w:r w:rsidRPr="00394F52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Pr="00394F52">
        <w:rPr>
          <w:rFonts w:ascii="Times New Roman" w:hAnsi="Times New Roman" w:cs="Times New Roman"/>
          <w:noProof/>
          <w:sz w:val="24"/>
          <w:szCs w:val="24"/>
        </w:rPr>
        <w:t>Fitrah, N., Sari, I., &amp; Neherta, M. (2023). P</w:t>
      </w:r>
      <w:r w:rsidRPr="00CA0D04">
        <w:rPr>
          <w:rFonts w:ascii="Times New Roman" w:hAnsi="Times New Roman" w:cs="Times New Roman"/>
          <w:i/>
          <w:iCs/>
          <w:noProof/>
          <w:sz w:val="24"/>
          <w:szCs w:val="24"/>
        </w:rPr>
        <w:t>encegahan Diare Pada Balita</w:t>
      </w:r>
      <w:r w:rsidRPr="00394F52">
        <w:rPr>
          <w:rFonts w:ascii="Times New Roman" w:hAnsi="Times New Roman" w:cs="Times New Roman"/>
          <w:noProof/>
          <w:sz w:val="24"/>
          <w:szCs w:val="24"/>
        </w:rPr>
        <w:t>. Penerbit Adab.</w:t>
      </w:r>
    </w:p>
    <w:p w14:paraId="469B0705" w14:textId="77777777" w:rsidR="00CA0D04" w:rsidRPr="00394F52" w:rsidRDefault="00CA0D04" w:rsidP="00CA0D0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94F52">
        <w:rPr>
          <w:rFonts w:ascii="Times New Roman" w:hAnsi="Times New Roman" w:cs="Times New Roman"/>
          <w:noProof/>
          <w:sz w:val="24"/>
          <w:szCs w:val="24"/>
        </w:rPr>
        <w:t xml:space="preserve">Hariyani, S. (2012). </w:t>
      </w:r>
      <w:r w:rsidRPr="00CA0D04">
        <w:rPr>
          <w:rFonts w:ascii="Times New Roman" w:hAnsi="Times New Roman" w:cs="Times New Roman"/>
          <w:i/>
          <w:iCs/>
          <w:noProof/>
          <w:sz w:val="24"/>
          <w:szCs w:val="24"/>
        </w:rPr>
        <w:t>Gizi Untuk Kesehatan Ibu Dan Anak</w:t>
      </w:r>
      <w:r w:rsidRPr="00394F52">
        <w:rPr>
          <w:rFonts w:ascii="Times New Roman" w:hAnsi="Times New Roman" w:cs="Times New Roman"/>
          <w:noProof/>
          <w:sz w:val="24"/>
          <w:szCs w:val="24"/>
        </w:rPr>
        <w:t>. Graha Ilmu.</w:t>
      </w:r>
    </w:p>
    <w:p w14:paraId="44692BC6" w14:textId="77777777" w:rsidR="00CA0D04" w:rsidRPr="00394F52" w:rsidRDefault="00CA0D04" w:rsidP="00CA0D0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94F52">
        <w:rPr>
          <w:rFonts w:ascii="Times New Roman" w:hAnsi="Times New Roman" w:cs="Times New Roman"/>
          <w:noProof/>
          <w:sz w:val="24"/>
          <w:szCs w:val="24"/>
        </w:rPr>
        <w:t xml:space="preserve">Hasanah, U. (2023). </w:t>
      </w:r>
      <w:r w:rsidRPr="00CA0D04">
        <w:rPr>
          <w:rFonts w:ascii="Times New Roman" w:hAnsi="Times New Roman" w:cs="Times New Roman"/>
          <w:i/>
          <w:iCs/>
          <w:noProof/>
          <w:sz w:val="24"/>
          <w:szCs w:val="24"/>
        </w:rPr>
        <w:t>Inovartif Terapi Suportif Dalam Peningkatan Quality Of Life Pada Pasien Gagal Ginjal Dengan Hemodialisa</w:t>
      </w:r>
      <w:r w:rsidRPr="00394F52">
        <w:rPr>
          <w:rFonts w:ascii="Times New Roman" w:hAnsi="Times New Roman" w:cs="Times New Roman"/>
          <w:noProof/>
          <w:sz w:val="24"/>
          <w:szCs w:val="24"/>
        </w:rPr>
        <w:t>. Https://Ejurnalmalahayati.Ac.Id/Index.Php/Holistik/Article/View/11747</w:t>
      </w:r>
    </w:p>
    <w:p w14:paraId="11C1266C" w14:textId="77777777" w:rsidR="00CA0D04" w:rsidRPr="00394F52" w:rsidRDefault="00CA0D04" w:rsidP="00CA0D0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94F52">
        <w:rPr>
          <w:rFonts w:ascii="Times New Roman" w:hAnsi="Times New Roman" w:cs="Times New Roman"/>
          <w:noProof/>
          <w:sz w:val="24"/>
          <w:szCs w:val="24"/>
        </w:rPr>
        <w:t>Hasriani, S., Pratiwi, W. R., &amp; Asnuddin, A. (2023).</w:t>
      </w:r>
      <w:r w:rsidRPr="00CA0D04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Cegah Balita Dari Stunting Melalui Edukasi Isi Piringku Di Posyandu Cempaka Kabupatten Barru</w:t>
      </w:r>
      <w:r w:rsidRPr="00394F52">
        <w:rPr>
          <w:rFonts w:ascii="Times New Roman" w:hAnsi="Times New Roman" w:cs="Times New Roman"/>
          <w:noProof/>
          <w:sz w:val="24"/>
          <w:szCs w:val="24"/>
        </w:rPr>
        <w:t>.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Pr="00394F52">
        <w:rPr>
          <w:rFonts w:ascii="Times New Roman" w:hAnsi="Times New Roman" w:cs="Times New Roman"/>
          <w:noProof/>
          <w:sz w:val="24"/>
          <w:szCs w:val="24"/>
        </w:rPr>
        <w:t>3(3), 450–456. Https://Doi.Org/10.59395/Altifani.V3i3.404</w:t>
      </w:r>
    </w:p>
    <w:p w14:paraId="39EBA865" w14:textId="77777777" w:rsidR="00CA0D04" w:rsidRPr="00394F52" w:rsidRDefault="00CA0D04" w:rsidP="00CA0D0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94F52">
        <w:rPr>
          <w:rFonts w:ascii="Times New Roman" w:hAnsi="Times New Roman" w:cs="Times New Roman"/>
          <w:noProof/>
          <w:sz w:val="24"/>
          <w:szCs w:val="24"/>
        </w:rPr>
        <w:t xml:space="preserve">Husnaeni, W. S., &amp; Maulana, R. A. (2024). </w:t>
      </w:r>
      <w:r w:rsidRPr="00CA0D04">
        <w:rPr>
          <w:rFonts w:ascii="Times New Roman" w:hAnsi="Times New Roman" w:cs="Times New Roman"/>
          <w:i/>
          <w:iCs/>
          <w:noProof/>
          <w:sz w:val="24"/>
          <w:szCs w:val="24"/>
        </w:rPr>
        <w:t>Pengaruh Program Isi Piringku Terhadap Status Gizi Anak Di Desa Mangkalaya Kecamatan Gunungguruh Kabupaten Sukabumi</w:t>
      </w:r>
      <w:r w:rsidRPr="00394F52">
        <w:rPr>
          <w:rFonts w:ascii="Times New Roman" w:hAnsi="Times New Roman" w:cs="Times New Roman"/>
          <w:noProof/>
          <w:sz w:val="24"/>
          <w:szCs w:val="24"/>
        </w:rPr>
        <w:t>. 4, 13582–13591.</w:t>
      </w:r>
    </w:p>
    <w:p w14:paraId="20A7F625" w14:textId="77777777" w:rsidR="00CA0D04" w:rsidRPr="00394F52" w:rsidRDefault="00CA0D04" w:rsidP="00CA0D0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94F52">
        <w:rPr>
          <w:rFonts w:ascii="Times New Roman" w:hAnsi="Times New Roman" w:cs="Times New Roman"/>
          <w:noProof/>
          <w:sz w:val="24"/>
          <w:szCs w:val="24"/>
        </w:rPr>
        <w:t xml:space="preserve">Indarwati, Agustina, N. W., Wahyuningsih, A., Baharia, N., &amp; Maryatun. (2024). </w:t>
      </w:r>
      <w:r w:rsidRPr="00CA0D04">
        <w:rPr>
          <w:rFonts w:ascii="Times New Roman" w:hAnsi="Times New Roman" w:cs="Times New Roman"/>
          <w:i/>
          <w:iCs/>
          <w:noProof/>
          <w:sz w:val="24"/>
          <w:szCs w:val="24"/>
        </w:rPr>
        <w:t>Kesehatan Masyakat</w:t>
      </w:r>
      <w:r w:rsidRPr="00394F52">
        <w:rPr>
          <w:rFonts w:ascii="Times New Roman" w:hAnsi="Times New Roman" w:cs="Times New Roman"/>
          <w:noProof/>
          <w:sz w:val="24"/>
          <w:szCs w:val="24"/>
        </w:rPr>
        <w:t>. Cv. Rey Medika Grafika. Https://Www.Google.Co.Id/Books/Edition/Kesehatan_Masyarakat/V8d_Eaaaqbaj?Hl=Id&amp;Gbpv=1&amp;Dq=Indarwati+2024+Kesehatan+Masyarakat&amp;Pg=Pr2&amp;Printsec=Frontcover</w:t>
      </w:r>
    </w:p>
    <w:p w14:paraId="669ABFE8" w14:textId="77777777" w:rsidR="00CA0D04" w:rsidRPr="00394F52" w:rsidRDefault="00CA0D04" w:rsidP="00CA0D0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94F52">
        <w:rPr>
          <w:rFonts w:ascii="Times New Roman" w:hAnsi="Times New Roman" w:cs="Times New Roman"/>
          <w:noProof/>
          <w:sz w:val="24"/>
          <w:szCs w:val="24"/>
        </w:rPr>
        <w:t xml:space="preserve">Kemenkes. (2014). </w:t>
      </w:r>
      <w:r w:rsidRPr="00CA0D04">
        <w:rPr>
          <w:rFonts w:ascii="Times New Roman" w:hAnsi="Times New Roman" w:cs="Times New Roman"/>
          <w:i/>
          <w:iCs/>
          <w:noProof/>
          <w:sz w:val="24"/>
          <w:szCs w:val="24"/>
        </w:rPr>
        <w:t>Pedoman Gizi Seimbang</w:t>
      </w:r>
      <w:r w:rsidRPr="00394F52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59C118A6" w14:textId="77777777" w:rsidR="00CA0D04" w:rsidRPr="00394F52" w:rsidRDefault="00CA0D04" w:rsidP="00CA0D0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94F52">
        <w:rPr>
          <w:rFonts w:ascii="Times New Roman" w:hAnsi="Times New Roman" w:cs="Times New Roman"/>
          <w:noProof/>
          <w:sz w:val="24"/>
          <w:szCs w:val="24"/>
        </w:rPr>
        <w:t xml:space="preserve">Kemenkes. (2022). </w:t>
      </w:r>
      <w:r w:rsidRPr="00CA0D04">
        <w:rPr>
          <w:rFonts w:ascii="Times New Roman" w:hAnsi="Times New Roman" w:cs="Times New Roman"/>
          <w:i/>
          <w:iCs/>
          <w:noProof/>
          <w:sz w:val="24"/>
          <w:szCs w:val="24"/>
        </w:rPr>
        <w:t>Kementerian Kesehatan Rilis Hasil Survei Status Gizi Indonesia (SSGI) Tahun 2022</w:t>
      </w:r>
      <w:r w:rsidRPr="00394F52">
        <w:rPr>
          <w:rFonts w:ascii="Times New Roman" w:hAnsi="Times New Roman" w:cs="Times New Roman"/>
          <w:noProof/>
          <w:sz w:val="24"/>
          <w:szCs w:val="24"/>
        </w:rPr>
        <w:t>. UPK Kemenkes RI. Https://Upk.Kemkes.Go.Id/New/Kementerian-Kesehatan-Rilis-Hasil-Survei-Status-Gizi-Indonesia-Ssgi-Tahun-2022</w:t>
      </w:r>
    </w:p>
    <w:p w14:paraId="5FDB6B53" w14:textId="77777777" w:rsidR="00CA0D04" w:rsidRPr="00394F52" w:rsidRDefault="00CA0D04" w:rsidP="00CA0D0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94F52">
        <w:rPr>
          <w:rFonts w:ascii="Times New Roman" w:hAnsi="Times New Roman" w:cs="Times New Roman"/>
          <w:noProof/>
          <w:sz w:val="24"/>
          <w:szCs w:val="24"/>
        </w:rPr>
        <w:t xml:space="preserve">Kemenkes. (2023). </w:t>
      </w:r>
      <w:r w:rsidRPr="00CA0D04">
        <w:rPr>
          <w:rFonts w:ascii="Times New Roman" w:hAnsi="Times New Roman" w:cs="Times New Roman"/>
          <w:i/>
          <w:iCs/>
          <w:noProof/>
          <w:sz w:val="24"/>
          <w:szCs w:val="24"/>
        </w:rPr>
        <w:t>Penanganan Gizi Buruk Dan Upaya Pencegahannya.</w:t>
      </w:r>
      <w:r w:rsidRPr="00394F52">
        <w:rPr>
          <w:rFonts w:ascii="Times New Roman" w:hAnsi="Times New Roman" w:cs="Times New Roman"/>
          <w:noProof/>
          <w:sz w:val="24"/>
          <w:szCs w:val="24"/>
        </w:rPr>
        <w:t xml:space="preserve"> Kementrian Kesehatan RI. Https://Yankes.Kemkes.Go.Id/View_Artikel/2874/Penanganan-Gizi-Buruk-Dan-Upaya-Pencegahannya</w:t>
      </w:r>
    </w:p>
    <w:p w14:paraId="7FB132E1" w14:textId="77777777" w:rsidR="00CA0D04" w:rsidRPr="00394F52" w:rsidRDefault="00CA0D04" w:rsidP="00CA0D0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94F52">
        <w:rPr>
          <w:rFonts w:ascii="Times New Roman" w:hAnsi="Times New Roman" w:cs="Times New Roman"/>
          <w:noProof/>
          <w:sz w:val="24"/>
          <w:szCs w:val="24"/>
        </w:rPr>
        <w:t xml:space="preserve">Kurniati, P. T. (2021). </w:t>
      </w:r>
      <w:r w:rsidRPr="00CA0D04">
        <w:rPr>
          <w:rFonts w:ascii="Times New Roman" w:hAnsi="Times New Roman" w:cs="Times New Roman"/>
          <w:i/>
          <w:iCs/>
          <w:noProof/>
          <w:sz w:val="24"/>
          <w:szCs w:val="24"/>
        </w:rPr>
        <w:t>Penyuluhan Tentang Pencegahan Stunting Melalui Pemenuhan Gizi Pada Wanita Usia Subur. Jurnal Altifani Penelitian Dan Pengabdian Kepada Masyarakat,</w:t>
      </w:r>
      <w:r w:rsidRPr="00394F52">
        <w:rPr>
          <w:rFonts w:ascii="Times New Roman" w:hAnsi="Times New Roman" w:cs="Times New Roman"/>
          <w:noProof/>
          <w:sz w:val="24"/>
          <w:szCs w:val="24"/>
        </w:rPr>
        <w:t xml:space="preserve"> 1(2), 113–118. Https://Doi.Org/10.25008/Altifani.V1i2.125</w:t>
      </w:r>
    </w:p>
    <w:p w14:paraId="4BF9D8E0" w14:textId="77777777" w:rsidR="00CA0D04" w:rsidRPr="00394F52" w:rsidRDefault="00CA0D04" w:rsidP="00CA0D0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94F52">
        <w:rPr>
          <w:rFonts w:ascii="Times New Roman" w:hAnsi="Times New Roman" w:cs="Times New Roman"/>
          <w:noProof/>
          <w:sz w:val="24"/>
          <w:szCs w:val="24"/>
        </w:rPr>
        <w:t xml:space="preserve">Lolan, Y. P., &amp; Sutriyawan, A. (2021). </w:t>
      </w:r>
      <w:r w:rsidRPr="00CA0D04">
        <w:rPr>
          <w:rFonts w:ascii="Times New Roman" w:hAnsi="Times New Roman" w:cs="Times New Roman"/>
          <w:i/>
          <w:iCs/>
          <w:noProof/>
          <w:sz w:val="24"/>
          <w:szCs w:val="24"/>
        </w:rPr>
        <w:t>Pengetahuan Gizi Dan Sikap Orang Tua Tentang Pola Asuh Makanan Bergizi Dengan Kejadian Stunting</w:t>
      </w:r>
      <w:r w:rsidRPr="00394F52">
        <w:rPr>
          <w:rFonts w:ascii="Times New Roman" w:hAnsi="Times New Roman" w:cs="Times New Roman"/>
          <w:noProof/>
          <w:sz w:val="24"/>
          <w:szCs w:val="24"/>
        </w:rPr>
        <w:t>. Journal Of Nursing And Public Health, 9(2), 116–124. Https://Doi.Org/10.37676/Jnph.V9i2.1815</w:t>
      </w:r>
    </w:p>
    <w:p w14:paraId="4B01DC05" w14:textId="77777777" w:rsidR="00CA0D04" w:rsidRDefault="00CA0D04" w:rsidP="00CA0D0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94F52">
        <w:rPr>
          <w:rFonts w:ascii="Times New Roman" w:hAnsi="Times New Roman" w:cs="Times New Roman"/>
          <w:noProof/>
          <w:sz w:val="24"/>
          <w:szCs w:val="24"/>
        </w:rPr>
        <w:t>Lukas Mayun, S. (2023).</w:t>
      </w:r>
      <w:r w:rsidRPr="00CA0D04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Pengaruh Penggunaan Alat Peraga Isi Piringku Terhadap Pengetahuan Dan Keterampilan Ibu Balita Tentang Pemberian Makan Anak Di Desa Ipu Mea</w:t>
      </w:r>
      <w:r w:rsidRPr="00394F52">
        <w:rPr>
          <w:rFonts w:ascii="Times New Roman" w:hAnsi="Times New Roman" w:cs="Times New Roman"/>
          <w:noProof/>
          <w:sz w:val="24"/>
          <w:szCs w:val="24"/>
        </w:rPr>
        <w:t>. Nucl. Phys., 13(1), 104–116.</w:t>
      </w:r>
    </w:p>
    <w:p w14:paraId="21629312" w14:textId="77777777" w:rsidR="00CA0D04" w:rsidRPr="00394F52" w:rsidRDefault="00CA0D04" w:rsidP="00CA0D0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5DB0D88D" w14:textId="77777777" w:rsidR="00CA0D04" w:rsidRPr="00394F52" w:rsidRDefault="00CA0D04" w:rsidP="00CA0D04">
      <w:pPr>
        <w:widowControl w:val="0"/>
        <w:autoSpaceDE w:val="0"/>
        <w:autoSpaceDN w:val="0"/>
        <w:adjustRightInd w:val="0"/>
        <w:spacing w:after="12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94F52">
        <w:rPr>
          <w:rFonts w:ascii="Times New Roman" w:hAnsi="Times New Roman" w:cs="Times New Roman"/>
          <w:noProof/>
          <w:sz w:val="24"/>
          <w:szCs w:val="24"/>
        </w:rPr>
        <w:lastRenderedPageBreak/>
        <w:t>Mauliza, I., Hartaty, N., &amp; Arnita, Y. (2022).</w:t>
      </w:r>
      <w:r w:rsidRPr="00CA0D04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Perawat Keluarga Dengan Masalah Gizi Pada Balita: Suatu Studi Kasus.</w:t>
      </w:r>
      <w:r w:rsidRPr="00394F52">
        <w:rPr>
          <w:rFonts w:ascii="Times New Roman" w:hAnsi="Times New Roman" w:cs="Times New Roman"/>
          <w:noProof/>
          <w:sz w:val="24"/>
          <w:szCs w:val="24"/>
        </w:rPr>
        <w:t xml:space="preserve"> JIM Fkep, 1(3), 64–69.</w:t>
      </w:r>
    </w:p>
    <w:p w14:paraId="64709035" w14:textId="77777777" w:rsidR="00CA0D04" w:rsidRPr="00394F52" w:rsidRDefault="00CA0D04" w:rsidP="00CA0D0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94F52">
        <w:rPr>
          <w:rFonts w:ascii="Times New Roman" w:hAnsi="Times New Roman" w:cs="Times New Roman"/>
          <w:noProof/>
          <w:sz w:val="24"/>
          <w:szCs w:val="24"/>
        </w:rPr>
        <w:t xml:space="preserve">Nasar, S., Djoko, S., Hartati, B., &amp; Budiwiarti, E. (2016). </w:t>
      </w:r>
      <w:r w:rsidRPr="00CA0D04">
        <w:rPr>
          <w:rFonts w:ascii="Times New Roman" w:hAnsi="Times New Roman" w:cs="Times New Roman"/>
          <w:i/>
          <w:iCs/>
          <w:noProof/>
          <w:sz w:val="24"/>
          <w:szCs w:val="24"/>
        </w:rPr>
        <w:t>Penuntun Diet Anak</w:t>
      </w:r>
      <w:r w:rsidRPr="00394F52">
        <w:rPr>
          <w:rFonts w:ascii="Times New Roman" w:hAnsi="Times New Roman" w:cs="Times New Roman"/>
          <w:noProof/>
          <w:sz w:val="24"/>
          <w:szCs w:val="24"/>
        </w:rPr>
        <w:t xml:space="preserve"> (3rd Ed.). Penerbit FKUI.</w:t>
      </w:r>
    </w:p>
    <w:p w14:paraId="4D592C2D" w14:textId="77777777" w:rsidR="00CA0D04" w:rsidRPr="00394F52" w:rsidRDefault="00CA0D04" w:rsidP="00CA0D0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94F52">
        <w:rPr>
          <w:rFonts w:ascii="Times New Roman" w:hAnsi="Times New Roman" w:cs="Times New Roman"/>
          <w:noProof/>
          <w:sz w:val="24"/>
          <w:szCs w:val="24"/>
        </w:rPr>
        <w:t xml:space="preserve">Nuryaman, Kristanto, &amp; Darmini. (2022). </w:t>
      </w:r>
      <w:r w:rsidRPr="00CA0D04">
        <w:rPr>
          <w:rFonts w:ascii="Times New Roman" w:hAnsi="Times New Roman" w:cs="Times New Roman"/>
          <w:i/>
          <w:iCs/>
          <w:noProof/>
          <w:sz w:val="24"/>
          <w:szCs w:val="24"/>
        </w:rPr>
        <w:t>Model Edukasi Radioterapi Berbasis Mobile Android Pada Pasien Yang Menjalani Terapi Radiasi Eksternal.</w:t>
      </w:r>
    </w:p>
    <w:p w14:paraId="71009BE7" w14:textId="77777777" w:rsidR="00CA0D04" w:rsidRPr="00394F52" w:rsidRDefault="00CA0D04" w:rsidP="00CA0D0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94F52">
        <w:rPr>
          <w:rFonts w:ascii="Times New Roman" w:hAnsi="Times New Roman" w:cs="Times New Roman"/>
          <w:noProof/>
          <w:sz w:val="24"/>
          <w:szCs w:val="24"/>
        </w:rPr>
        <w:t xml:space="preserve">Putra, D., Prasety, H., Santuso, H., Isnun, M., Anwar, H., Tiarningsih, N., Rustyana, R., &amp; Prastiyani, D. (2017). </w:t>
      </w:r>
      <w:r w:rsidRPr="00CA0D04">
        <w:rPr>
          <w:rFonts w:ascii="Times New Roman" w:hAnsi="Times New Roman" w:cs="Times New Roman"/>
          <w:i/>
          <w:iCs/>
          <w:noProof/>
          <w:sz w:val="24"/>
          <w:szCs w:val="24"/>
        </w:rPr>
        <w:t>Keperawatan Anak Dan Tumbuh Kembang</w:t>
      </w:r>
      <w:r w:rsidRPr="00394F52">
        <w:rPr>
          <w:rFonts w:ascii="Times New Roman" w:hAnsi="Times New Roman" w:cs="Times New Roman"/>
          <w:noProof/>
          <w:sz w:val="24"/>
          <w:szCs w:val="24"/>
        </w:rPr>
        <w:t xml:space="preserve"> (2nd Ed.). Nuha Medika.</w:t>
      </w:r>
    </w:p>
    <w:p w14:paraId="3F69D9CA" w14:textId="77777777" w:rsidR="00CA0D04" w:rsidRPr="00CA0D04" w:rsidRDefault="00CA0D04" w:rsidP="00CA0D0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i/>
          <w:iCs/>
          <w:noProof/>
          <w:sz w:val="24"/>
          <w:szCs w:val="24"/>
        </w:rPr>
      </w:pPr>
      <w:r w:rsidRPr="00394F52">
        <w:rPr>
          <w:rFonts w:ascii="Times New Roman" w:hAnsi="Times New Roman" w:cs="Times New Roman"/>
          <w:noProof/>
          <w:sz w:val="24"/>
          <w:szCs w:val="24"/>
        </w:rPr>
        <w:t xml:space="preserve">Rahayu. (2023). </w:t>
      </w:r>
      <w:r w:rsidRPr="00CA0D04">
        <w:rPr>
          <w:rFonts w:ascii="Times New Roman" w:hAnsi="Times New Roman" w:cs="Times New Roman"/>
          <w:i/>
          <w:iCs/>
          <w:noProof/>
          <w:sz w:val="24"/>
          <w:szCs w:val="24"/>
        </w:rPr>
        <w:t>Asuhan Keperawatan Pada Anak Dengan Gizi Kurang Di Wilayah Kerja Puskesmas Loa Bakung. Politeknik Kesehatan Jurusan Kesehatan Samarinda.</w:t>
      </w:r>
    </w:p>
    <w:p w14:paraId="5AD4F160" w14:textId="77777777" w:rsidR="00CA0D04" w:rsidRPr="00394F52" w:rsidRDefault="00CA0D04" w:rsidP="00CA0D0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94F52">
        <w:rPr>
          <w:rFonts w:ascii="Times New Roman" w:hAnsi="Times New Roman" w:cs="Times New Roman"/>
          <w:noProof/>
          <w:sz w:val="24"/>
          <w:szCs w:val="24"/>
        </w:rPr>
        <w:t xml:space="preserve">Rahmanindar, N., &amp; Harnawati, R. A. (2020). </w:t>
      </w:r>
      <w:r w:rsidRPr="00CA0D04">
        <w:rPr>
          <w:rFonts w:ascii="Times New Roman" w:hAnsi="Times New Roman" w:cs="Times New Roman"/>
          <w:i/>
          <w:iCs/>
          <w:noProof/>
          <w:sz w:val="24"/>
          <w:szCs w:val="24"/>
        </w:rPr>
        <w:t>Pengaruh Penyuluhan Program Isi Piringku Terhadap Peningkatan Sikap Dan Perilaku Ibu Dalam Manangani Balita Gizi Buruk.</w:t>
      </w:r>
      <w:r w:rsidRPr="00394F52">
        <w:rPr>
          <w:rFonts w:ascii="Times New Roman" w:hAnsi="Times New Roman" w:cs="Times New Roman"/>
          <w:noProof/>
          <w:sz w:val="24"/>
          <w:szCs w:val="24"/>
        </w:rPr>
        <w:t xml:space="preserve"> Jurnal Medikes (Media Informasi Kesehatan), 7(2), 259–270. Https://Doi.Org/10.36743/Medikes.V7i2.235</w:t>
      </w:r>
    </w:p>
    <w:p w14:paraId="363CC54B" w14:textId="77777777" w:rsidR="00CA0D04" w:rsidRPr="00394F52" w:rsidRDefault="00CA0D04" w:rsidP="00CA0D0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94F52">
        <w:rPr>
          <w:rFonts w:ascii="Times New Roman" w:hAnsi="Times New Roman" w:cs="Times New Roman"/>
          <w:noProof/>
          <w:sz w:val="24"/>
          <w:szCs w:val="24"/>
        </w:rPr>
        <w:t xml:space="preserve">Saidah, H., &amp; Dewi, R. K. (2020). </w:t>
      </w:r>
      <w:r w:rsidRPr="00CA0D04">
        <w:rPr>
          <w:rFonts w:ascii="Times New Roman" w:hAnsi="Times New Roman" w:cs="Times New Roman"/>
          <w:i/>
          <w:iCs/>
          <w:noProof/>
          <w:sz w:val="24"/>
          <w:szCs w:val="24"/>
        </w:rPr>
        <w:t>“Feeding Rule” Sebagai Pedoman Penatalaksanaan Kesulitan Makan Pada Balita</w:t>
      </w:r>
      <w:r w:rsidRPr="00394F52">
        <w:rPr>
          <w:rFonts w:ascii="Times New Roman" w:hAnsi="Times New Roman" w:cs="Times New Roman"/>
          <w:noProof/>
          <w:sz w:val="24"/>
          <w:szCs w:val="24"/>
        </w:rPr>
        <w:t xml:space="preserve"> (A. Press (Ed.)). Https://Books.Google.Co.Id/Books?Id=Unepeaaaqbaj&amp;Printsec=Frontcover&amp;Hl=Id#V=Onepage&amp;Q&amp;F=False</w:t>
      </w:r>
    </w:p>
    <w:p w14:paraId="5469AAC8" w14:textId="77777777" w:rsidR="00CA0D04" w:rsidRPr="00394F52" w:rsidRDefault="00CA0D04" w:rsidP="00CA0D0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94F52">
        <w:rPr>
          <w:rFonts w:ascii="Times New Roman" w:hAnsi="Times New Roman" w:cs="Times New Roman"/>
          <w:noProof/>
          <w:sz w:val="24"/>
          <w:szCs w:val="24"/>
        </w:rPr>
        <w:t xml:space="preserve">Saimi, &amp; Handayani, L. (2024). </w:t>
      </w:r>
      <w:r w:rsidRPr="00CA0D04">
        <w:rPr>
          <w:rFonts w:ascii="Times New Roman" w:hAnsi="Times New Roman" w:cs="Times New Roman"/>
          <w:i/>
          <w:iCs/>
          <w:noProof/>
          <w:sz w:val="24"/>
          <w:szCs w:val="24"/>
        </w:rPr>
        <w:t>Fondasi Nutrisi Memahami Dan Menerapkan Pengetahuan, Sikap, Serta Perilaku Keluarga Dalam Menjaga Gizi Bakita</w:t>
      </w:r>
      <w:r w:rsidRPr="00394F52">
        <w:rPr>
          <w:rFonts w:ascii="Times New Roman" w:hAnsi="Times New Roman" w:cs="Times New Roman"/>
          <w:noProof/>
          <w:sz w:val="24"/>
          <w:szCs w:val="24"/>
        </w:rPr>
        <w:t xml:space="preserve"> (1st Ed.). Penerbit Adab. Https://Www.Google.Co.Id/Books/Edition/Fondasi_Nutrisi_Memahami_Dan_Menerapkan/-Hejeqaaqbaj?Hl=Id&amp;Gbpv=1&amp;Dq=Fondasi+Nutrisi+Memahami+Dan+Menerapkan&amp;Pg=PR1&amp;Printsec=Frontcover</w:t>
      </w:r>
    </w:p>
    <w:p w14:paraId="74C9A101" w14:textId="77777777" w:rsidR="00CA0D04" w:rsidRPr="00394F52" w:rsidRDefault="00CA0D04" w:rsidP="00CA0D0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94F52">
        <w:rPr>
          <w:rFonts w:ascii="Times New Roman" w:hAnsi="Times New Roman" w:cs="Times New Roman"/>
          <w:noProof/>
          <w:sz w:val="24"/>
          <w:szCs w:val="24"/>
        </w:rPr>
        <w:t xml:space="preserve">Septikasari, M. (2018). </w:t>
      </w:r>
      <w:r w:rsidRPr="00CA0D04">
        <w:rPr>
          <w:rFonts w:ascii="Times New Roman" w:hAnsi="Times New Roman" w:cs="Times New Roman"/>
          <w:i/>
          <w:iCs/>
          <w:noProof/>
          <w:sz w:val="24"/>
          <w:szCs w:val="24"/>
        </w:rPr>
        <w:t>Gizi Anak Sekola</w:t>
      </w:r>
      <w:r w:rsidRPr="00394F52">
        <w:rPr>
          <w:rFonts w:ascii="Times New Roman" w:hAnsi="Times New Roman" w:cs="Times New Roman"/>
          <w:noProof/>
          <w:sz w:val="24"/>
          <w:szCs w:val="24"/>
        </w:rPr>
        <w:t>h.Pdf. UNY Press. Https://Books.Google.Co.Id/Books?Hl=Id&amp;Lr=&amp;Id=Gjxsdwaaqbaj&amp;Oi=Fnd&amp;Pg=PR5&amp;Ots=Hmcfsrhtsp&amp;Sig=Wz70Jdld-Fhxex8rjgepuezefk8&amp;Redir_Esc=Y#V=Onepage&amp;Q&amp;F=False</w:t>
      </w:r>
    </w:p>
    <w:p w14:paraId="7632A835" w14:textId="77777777" w:rsidR="00CA0D04" w:rsidRPr="00394F52" w:rsidRDefault="00CA0D04" w:rsidP="00CA0D0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94F52">
        <w:rPr>
          <w:rFonts w:ascii="Times New Roman" w:hAnsi="Times New Roman" w:cs="Times New Roman"/>
          <w:noProof/>
          <w:sz w:val="24"/>
          <w:szCs w:val="24"/>
        </w:rPr>
        <w:t xml:space="preserve">Simanjuntak, D., &amp; Sindar, A. (2019). </w:t>
      </w:r>
      <w:r w:rsidRPr="00CA0D04">
        <w:rPr>
          <w:rFonts w:ascii="Times New Roman" w:hAnsi="Times New Roman" w:cs="Times New Roman"/>
          <w:i/>
          <w:iCs/>
          <w:noProof/>
          <w:sz w:val="24"/>
          <w:szCs w:val="24"/>
        </w:rPr>
        <w:t>Sistem Pakar Deteksi Gizi Buruk Balita Dengan Metode Naïve Bayes Classifie</w:t>
      </w:r>
      <w:r w:rsidRPr="00394F52">
        <w:rPr>
          <w:rFonts w:ascii="Times New Roman" w:hAnsi="Times New Roman" w:cs="Times New Roman"/>
          <w:noProof/>
          <w:sz w:val="24"/>
          <w:szCs w:val="24"/>
        </w:rPr>
        <w:t>r. Jurnal Inkofar *, 1(2), 2581–2920.</w:t>
      </w:r>
    </w:p>
    <w:p w14:paraId="106BFB68" w14:textId="3DD446D1" w:rsidR="00CA0D04" w:rsidRPr="00394F52" w:rsidRDefault="00CA0D04" w:rsidP="00CA0D0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94F52">
        <w:rPr>
          <w:rFonts w:ascii="Times New Roman" w:hAnsi="Times New Roman" w:cs="Times New Roman"/>
          <w:noProof/>
          <w:sz w:val="24"/>
          <w:szCs w:val="24"/>
        </w:rPr>
        <w:t xml:space="preserve">Soetjningsih, &amp; Ranuh, G. (2022). </w:t>
      </w:r>
      <w:r w:rsidRPr="00CA0D04">
        <w:rPr>
          <w:rFonts w:ascii="Times New Roman" w:hAnsi="Times New Roman" w:cs="Times New Roman"/>
          <w:i/>
          <w:iCs/>
          <w:noProof/>
          <w:sz w:val="24"/>
          <w:szCs w:val="24"/>
        </w:rPr>
        <w:t>Tumbuh Kembang Anak</w:t>
      </w:r>
      <w:r w:rsidRPr="00394F52">
        <w:rPr>
          <w:rFonts w:ascii="Times New Roman" w:hAnsi="Times New Roman" w:cs="Times New Roman"/>
          <w:noProof/>
          <w:sz w:val="24"/>
          <w:szCs w:val="24"/>
        </w:rPr>
        <w:t xml:space="preserve"> (2nd Ed.). Penerbit Buku Kedikteran EGC.</w:t>
      </w:r>
    </w:p>
    <w:p w14:paraId="19988BE4" w14:textId="77777777" w:rsidR="00CA0D04" w:rsidRPr="00394F52" w:rsidRDefault="00CA0D04" w:rsidP="00CA0D0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94F52">
        <w:rPr>
          <w:rFonts w:ascii="Times New Roman" w:hAnsi="Times New Roman" w:cs="Times New Roman"/>
          <w:noProof/>
          <w:sz w:val="24"/>
          <w:szCs w:val="24"/>
        </w:rPr>
        <w:t xml:space="preserve">Suhartatik, S., &amp; Al Faiqoh, Z. (2022). </w:t>
      </w:r>
      <w:r w:rsidRPr="00CA0D04">
        <w:rPr>
          <w:rFonts w:ascii="Times New Roman" w:hAnsi="Times New Roman" w:cs="Times New Roman"/>
          <w:i/>
          <w:iCs/>
          <w:noProof/>
          <w:sz w:val="24"/>
          <w:szCs w:val="24"/>
        </w:rPr>
        <w:t>Peran Kader Posyandu Dalam Pemantauan Status Gizi Balita : Literature Review.</w:t>
      </w:r>
      <w:r w:rsidRPr="00394F52">
        <w:rPr>
          <w:rFonts w:ascii="Times New Roman" w:hAnsi="Times New Roman" w:cs="Times New Roman"/>
          <w:noProof/>
          <w:sz w:val="24"/>
          <w:szCs w:val="24"/>
        </w:rPr>
        <w:t xml:space="preserve"> Journal Of Health Education And Literacy, 5(1), 19–25. Https://Doi.Org/10.31605/J-Healt.V5i1.1573</w:t>
      </w:r>
    </w:p>
    <w:p w14:paraId="0C3B6BC5" w14:textId="081E6CCA" w:rsidR="00CA0D04" w:rsidRDefault="00CA0D04" w:rsidP="00CA0D0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94F52">
        <w:rPr>
          <w:rFonts w:ascii="Times New Roman" w:hAnsi="Times New Roman" w:cs="Times New Roman"/>
          <w:noProof/>
          <w:sz w:val="24"/>
          <w:szCs w:val="24"/>
        </w:rPr>
        <w:t xml:space="preserve">Sumarlin, R. (2021). </w:t>
      </w:r>
      <w:r w:rsidRPr="00CA0D04">
        <w:rPr>
          <w:rFonts w:ascii="Times New Roman" w:hAnsi="Times New Roman" w:cs="Times New Roman"/>
          <w:i/>
          <w:iCs/>
          <w:noProof/>
          <w:sz w:val="24"/>
          <w:szCs w:val="24"/>
        </w:rPr>
        <w:t>Penilaian Status Gizi.</w:t>
      </w:r>
      <w:r w:rsidRPr="00394F52">
        <w:rPr>
          <w:rFonts w:ascii="Times New Roman" w:hAnsi="Times New Roman" w:cs="Times New Roman"/>
          <w:noProof/>
          <w:sz w:val="24"/>
          <w:szCs w:val="24"/>
        </w:rPr>
        <w:t xml:space="preserve"> OSF. Https://Doi.Org/Https://Doi.Org/10.31219/Osf.Io/Tem7f</w:t>
      </w:r>
    </w:p>
    <w:p w14:paraId="5EA2120C" w14:textId="77777777" w:rsidR="00CA0D04" w:rsidRPr="00394F52" w:rsidRDefault="00CA0D04" w:rsidP="00CA0D0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0A9B3A05" w14:textId="77777777" w:rsidR="00CA0D04" w:rsidRPr="00394F52" w:rsidRDefault="00CA0D04" w:rsidP="00CA0D0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94F52">
        <w:rPr>
          <w:rFonts w:ascii="Times New Roman" w:hAnsi="Times New Roman" w:cs="Times New Roman"/>
          <w:noProof/>
          <w:sz w:val="24"/>
          <w:szCs w:val="24"/>
        </w:rPr>
        <w:lastRenderedPageBreak/>
        <w:t>Swarjana, K. (2022).</w:t>
      </w:r>
      <w:r w:rsidRPr="00CA0D04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Populasi-Sampel Tekhnik Sampling &amp; Bias Dalam Penelitian. </w:t>
      </w:r>
      <w:r w:rsidRPr="00394F52">
        <w:rPr>
          <w:rFonts w:ascii="Times New Roman" w:hAnsi="Times New Roman" w:cs="Times New Roman"/>
          <w:noProof/>
          <w:sz w:val="24"/>
          <w:szCs w:val="24"/>
        </w:rPr>
        <w:t>Penerbit Andi. Https://Books.Google.Co.Id/Books?Id=87J3EAAAQBAJ&amp;Printsec=Copyright&amp;Hl=Id#V=Onepage&amp;Q&amp;F=False</w:t>
      </w:r>
    </w:p>
    <w:p w14:paraId="000D7543" w14:textId="77777777" w:rsidR="00CA0D04" w:rsidRPr="00394F52" w:rsidRDefault="00CA0D04" w:rsidP="00CA0D0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94F52">
        <w:rPr>
          <w:rFonts w:ascii="Times New Roman" w:hAnsi="Times New Roman" w:cs="Times New Roman"/>
          <w:noProof/>
          <w:sz w:val="24"/>
          <w:szCs w:val="24"/>
        </w:rPr>
        <w:t>Tyas, H. (2023).</w:t>
      </w:r>
      <w:r w:rsidRPr="00CA0D04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Jaga Gizi Anak Dengan “Pedoman Isi Piringku.” RSUD TULUNG AGUNG.</w:t>
      </w:r>
      <w:r w:rsidRPr="00394F52">
        <w:rPr>
          <w:rFonts w:ascii="Times New Roman" w:hAnsi="Times New Roman" w:cs="Times New Roman"/>
          <w:noProof/>
          <w:sz w:val="24"/>
          <w:szCs w:val="24"/>
        </w:rPr>
        <w:t xml:space="preserve"> Https://Rsud.Tulungagung.Go.Id/Jaga-Gizi-Anak-Dengan-Pedoman-Isi-Piringku/</w:t>
      </w:r>
    </w:p>
    <w:p w14:paraId="1F583B99" w14:textId="77777777" w:rsidR="00CA0D04" w:rsidRPr="00394F52" w:rsidRDefault="00CA0D04" w:rsidP="00CA0D0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94F52">
        <w:rPr>
          <w:rFonts w:ascii="Times New Roman" w:hAnsi="Times New Roman" w:cs="Times New Roman"/>
          <w:noProof/>
          <w:sz w:val="24"/>
          <w:szCs w:val="24"/>
        </w:rPr>
        <w:t xml:space="preserve">WHO. (2022). </w:t>
      </w:r>
      <w:r w:rsidRPr="00CA0D04">
        <w:rPr>
          <w:rFonts w:ascii="Times New Roman" w:hAnsi="Times New Roman" w:cs="Times New Roman"/>
          <w:i/>
          <w:iCs/>
          <w:noProof/>
          <w:sz w:val="24"/>
          <w:szCs w:val="24"/>
        </w:rPr>
        <w:t>Estimasi Gabungan Malnutrisi Anak.</w:t>
      </w:r>
      <w:r w:rsidRPr="00394F52">
        <w:rPr>
          <w:rFonts w:ascii="Times New Roman" w:hAnsi="Times New Roman" w:cs="Times New Roman"/>
          <w:noProof/>
          <w:sz w:val="24"/>
          <w:szCs w:val="24"/>
        </w:rPr>
        <w:t xml:space="preserve"> World Health Organization. Https://Www.Who.Int/Data/Nutrition/Nlis/Info/Malnutrition-In-Children</w:t>
      </w:r>
    </w:p>
    <w:p w14:paraId="16F30F2A" w14:textId="77777777" w:rsidR="00CA0D04" w:rsidRPr="00394F52" w:rsidRDefault="00CA0D04" w:rsidP="00CA0D0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394F52">
        <w:rPr>
          <w:rFonts w:ascii="Times New Roman" w:hAnsi="Times New Roman" w:cs="Times New Roman"/>
          <w:noProof/>
          <w:sz w:val="24"/>
          <w:szCs w:val="24"/>
        </w:rPr>
        <w:t xml:space="preserve">Yuliawati, D. (2021). </w:t>
      </w:r>
      <w:r w:rsidRPr="00CA0D04">
        <w:rPr>
          <w:rFonts w:ascii="Times New Roman" w:hAnsi="Times New Roman" w:cs="Times New Roman"/>
          <w:i/>
          <w:iCs/>
          <w:noProof/>
          <w:sz w:val="24"/>
          <w:szCs w:val="24"/>
        </w:rPr>
        <w:t>Status Gizi Balita.</w:t>
      </w:r>
      <w:r w:rsidRPr="00394F52">
        <w:rPr>
          <w:rFonts w:ascii="Times New Roman" w:hAnsi="Times New Roman" w:cs="Times New Roman"/>
          <w:noProof/>
          <w:sz w:val="24"/>
          <w:szCs w:val="24"/>
        </w:rPr>
        <w:t xml:space="preserve"> Osf. Https://Doi.Org/Https://Osf.Io/V5wze/</w:t>
      </w:r>
    </w:p>
    <w:p w14:paraId="05997050" w14:textId="77777777" w:rsidR="00CA0D04" w:rsidRPr="00394F52" w:rsidRDefault="00CA0D04" w:rsidP="00CA0D04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394F52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p w14:paraId="6A766D6C" w14:textId="77777777" w:rsidR="00CA0D04" w:rsidRPr="00AF1F5B" w:rsidRDefault="00CA0D04" w:rsidP="00CA0D04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61EF1B57" w14:textId="77777777" w:rsidR="00E41B30" w:rsidRDefault="00E41B30"/>
    <w:sectPr w:rsidR="00E41B30" w:rsidSect="00CA0D04">
      <w:pgSz w:w="11906" w:h="16838"/>
      <w:pgMar w:top="1701" w:right="1701" w:bottom="1701" w:left="2268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9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A0D04"/>
    <w:rsid w:val="0059770F"/>
    <w:rsid w:val="00CA0D04"/>
    <w:rsid w:val="00D50D17"/>
    <w:rsid w:val="00E41B30"/>
    <w:rsid w:val="00FB4D7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E2F849A"/>
  <w15:chartTrackingRefBased/>
  <w15:docId w15:val="{C7668820-2DA7-41CE-99EB-43631C1CBFB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ID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A0D04"/>
    <w:rPr>
      <w:kern w:val="0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CA0D04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CA0D04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CA0D04"/>
    <w:pPr>
      <w:keepNext/>
      <w:keepLines/>
      <w:spacing w:before="160" w:after="80"/>
      <w:outlineLvl w:val="2"/>
    </w:pPr>
    <w:rPr>
      <w:rFonts w:eastAsiaTheme="majorEastAsia" w:cstheme="majorBidi"/>
      <w:color w:val="2F5496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CA0D04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CA0D04"/>
    <w:pPr>
      <w:keepNext/>
      <w:keepLines/>
      <w:spacing w:before="80" w:after="40"/>
      <w:outlineLvl w:val="4"/>
    </w:pPr>
    <w:rPr>
      <w:rFonts w:eastAsiaTheme="majorEastAsia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CA0D04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CA0D04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CA0D04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CA0D04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CA0D04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CA0D04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CA0D04"/>
    <w:rPr>
      <w:rFonts w:eastAsiaTheme="majorEastAsia" w:cstheme="majorBidi"/>
      <w:color w:val="2F5496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CA0D04"/>
    <w:rPr>
      <w:rFonts w:eastAsiaTheme="majorEastAsia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CA0D04"/>
    <w:rPr>
      <w:rFonts w:eastAsiaTheme="majorEastAsia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CA0D04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CA0D04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CA0D04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CA0D04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CA0D04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CA0D04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CA0D04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CA0D04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CA0D04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CA0D04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CA0D04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CA0D04"/>
    <w:rPr>
      <w:i/>
      <w:iCs/>
      <w:color w:val="2F5496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CA0D04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/>
      <w:ind w:left="864" w:right="864"/>
      <w:jc w:val="center"/>
    </w:pPr>
    <w:rPr>
      <w:i/>
      <w:iCs/>
      <w:color w:val="2F5496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CA0D04"/>
    <w:rPr>
      <w:i/>
      <w:iCs/>
      <w:color w:val="2F5496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CA0D04"/>
    <w:rPr>
      <w:b/>
      <w:bCs/>
      <w:smallCaps/>
      <w:color w:val="2F5496" w:themeColor="accent1" w:themeShade="BF"/>
      <w:spacing w:val="5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3</Pages>
  <Words>756</Words>
  <Characters>4312</Characters>
  <Application>Microsoft Office Word</Application>
  <DocSecurity>0</DocSecurity>
  <Lines>35</Lines>
  <Paragraphs>10</Paragraphs>
  <ScaleCrop>false</ScaleCrop>
  <Company/>
  <LinksUpToDate>false</LinksUpToDate>
  <CharactersWithSpaces>50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SUS ONLY</dc:creator>
  <cp:keywords/>
  <dc:description/>
  <cp:lastModifiedBy>ASUS ONLY</cp:lastModifiedBy>
  <cp:revision>1</cp:revision>
  <dcterms:created xsi:type="dcterms:W3CDTF">2025-05-21T12:36:00Z</dcterms:created>
  <dcterms:modified xsi:type="dcterms:W3CDTF">2025-05-21T12:41:00Z</dcterms:modified>
</cp:coreProperties>
</file>